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commentRangeStart w:id="5"/>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commentRangeEnd w:id="5"/>
      <w:r w:rsidR="00DD5A82">
        <w:rPr>
          <w:rStyle w:val="CommentReference"/>
        </w:rPr>
        <w:commentReference w:id="5"/>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2F92F2CC" w14:textId="77777777" w:rsidR="007E3CDF" w:rsidRDefault="007E3CDF" w:rsidP="00846141">
      <w:pPr>
        <w:widowControl w:val="0"/>
        <w:spacing w:after="0" w:line="276" w:lineRule="auto"/>
        <w:jc w:val="center"/>
        <w:rPr>
          <w:rFonts w:ascii="Times New Roman" w:hAnsi="Times New Roman" w:cs="Times New Roman"/>
          <w:b/>
          <w:sz w:val="24"/>
          <w:szCs w:val="24"/>
          <w:highlight w:val="green"/>
        </w:rPr>
      </w:pPr>
      <w:r>
        <w:rPr>
          <w:rFonts w:ascii="Times New Roman" w:hAnsi="Times New Roman" w:cs="Times New Roman"/>
          <w:b/>
          <w:sz w:val="24"/>
          <w:szCs w:val="24"/>
          <w:highlight w:val="green"/>
        </w:rPr>
        <w:t>Effects</w:t>
      </w:r>
      <w:r w:rsidR="00CB3263">
        <w:rPr>
          <w:rFonts w:ascii="Times New Roman" w:hAnsi="Times New Roman" w:cs="Times New Roman"/>
          <w:b/>
          <w:sz w:val="24"/>
          <w:szCs w:val="24"/>
          <w:highlight w:val="green"/>
        </w:rPr>
        <w:t xml:space="preserve"> of climate </w:t>
      </w:r>
      <w:r>
        <w:rPr>
          <w:rFonts w:ascii="Times New Roman" w:hAnsi="Times New Roman" w:cs="Times New Roman"/>
          <w:b/>
          <w:sz w:val="24"/>
          <w:szCs w:val="24"/>
          <w:highlight w:val="green"/>
        </w:rPr>
        <w:t>and temporal trends in</w:t>
      </w:r>
      <w:r w:rsidR="00D517C1" w:rsidRPr="004E2AA3">
        <w:rPr>
          <w:rFonts w:ascii="Times New Roman" w:hAnsi="Times New Roman" w:cs="Times New Roman"/>
          <w:b/>
          <w:sz w:val="24"/>
          <w:szCs w:val="24"/>
          <w:highlight w:val="green"/>
        </w:rPr>
        <w:t xml:space="preserve"> </w:t>
      </w:r>
      <w:r w:rsidR="00CB3263">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Pr>
          <w:rFonts w:ascii="Times New Roman" w:hAnsi="Times New Roman" w:cs="Times New Roman"/>
          <w:b/>
          <w:sz w:val="24"/>
          <w:szCs w:val="24"/>
          <w:highlight w:val="green"/>
        </w:rPr>
        <w:t>and abundance</w:t>
      </w:r>
    </w:p>
    <w:p w14:paraId="6AB0AB92" w14:textId="33793BB9" w:rsidR="00C472D3" w:rsidRPr="00FD4C9D" w:rsidRDefault="005F19A0" w:rsidP="00846141">
      <w:pPr>
        <w:widowControl w:val="0"/>
        <w:spacing w:after="0" w:line="276" w:lineRule="auto"/>
        <w:jc w:val="center"/>
        <w:rPr>
          <w:rFonts w:ascii="Times New Roman" w:hAnsi="Times New Roman" w:cs="Times New Roman"/>
          <w:b/>
          <w:sz w:val="24"/>
          <w:szCs w:val="24"/>
        </w:rPr>
      </w:pPr>
      <w:r w:rsidRPr="004E2AA3">
        <w:rPr>
          <w:rFonts w:ascii="Times New Roman" w:hAnsi="Times New Roman" w:cs="Times New Roman"/>
          <w:b/>
          <w:sz w:val="24"/>
          <w:szCs w:val="24"/>
          <w:highlight w:val="green"/>
        </w:rPr>
        <w:t xml:space="preserve">along </w:t>
      </w:r>
      <w:r w:rsidR="00994B48" w:rsidRPr="004E2AA3">
        <w:rPr>
          <w:rFonts w:ascii="Times New Roman" w:hAnsi="Times New Roman" w:cs="Times New Roman"/>
          <w:b/>
          <w:sz w:val="24"/>
          <w:szCs w:val="24"/>
          <w:highlight w:val="green"/>
        </w:rPr>
        <w:t xml:space="preserve">latitudinal </w:t>
      </w:r>
      <w:r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6"/>
      <w:commentRangeStart w:id="7"/>
      <w:r w:rsidRPr="00FD4C9D">
        <w:rPr>
          <w:rFonts w:ascii="Times New Roman" w:hAnsi="Times New Roman" w:cs="Times New Roman"/>
          <w:b/>
          <w:bCs/>
          <w:caps/>
          <w:sz w:val="24"/>
          <w:szCs w:val="24"/>
        </w:rPr>
        <w:t>Introduction</w:t>
      </w:r>
      <w:commentRangeEnd w:id="6"/>
      <w:r w:rsidR="005B26BD">
        <w:rPr>
          <w:rStyle w:val="CommentReference"/>
        </w:rPr>
        <w:commentReference w:id="6"/>
      </w:r>
      <w:commentRangeEnd w:id="7"/>
      <w:r w:rsidR="005B26BD">
        <w:rPr>
          <w:rStyle w:val="CommentReference"/>
        </w:rPr>
        <w:commentReference w:id="7"/>
      </w:r>
    </w:p>
    <w:p w14:paraId="6F6E3AD7" w14:textId="77777777" w:rsidR="007E3CDF" w:rsidRDefault="00A35E9F" w:rsidP="005F19A0">
      <w:pPr>
        <w:spacing w:line="276" w:lineRule="auto"/>
        <w:rPr>
          <w:rFonts w:ascii="Times New Roman" w:hAnsi="Times New Roman" w:cs="Times New Roman"/>
          <w:sz w:val="24"/>
          <w:szCs w:val="24"/>
        </w:rPr>
      </w:pPr>
      <w:r w:rsidRPr="007E3CDF">
        <w:rPr>
          <w:rFonts w:ascii="Times New Roman" w:hAnsi="Times New Roman" w:cs="Times New Roman"/>
          <w:iCs/>
          <w:sz w:val="24"/>
          <w:szCs w:val="24"/>
          <w:highlight w:val="yellow"/>
        </w:rPr>
        <w:t>Forest songbirds are declining in eastern North America</w:t>
      </w:r>
    </w:p>
    <w:p w14:paraId="2C592C2D" w14:textId="627783F4" w:rsidR="00A35E9F" w:rsidRDefault="00850261" w:rsidP="007E3CDF">
      <w:pPr>
        <w:spacing w:line="276" w:lineRule="auto"/>
        <w:ind w:firstLine="720"/>
        <w:rPr>
          <w:rFonts w:ascii="Times New Roman" w:hAnsi="Times New Roman" w:cs="Times New Roman"/>
          <w:iCs/>
          <w:sz w:val="24"/>
          <w:szCs w:val="24"/>
        </w:rPr>
      </w:pPr>
      <w:r>
        <w:rPr>
          <w:rFonts w:ascii="Times New Roman" w:hAnsi="Times New Roman" w:cs="Times New Roman"/>
          <w:sz w:val="24"/>
          <w:szCs w:val="24"/>
        </w:rPr>
        <w:t>Wildlife</w:t>
      </w:r>
      <w:r w:rsidR="007E3CDF">
        <w:rPr>
          <w:rFonts w:ascii="Times New Roman" w:hAnsi="Times New Roman" w:cs="Times New Roman"/>
          <w:sz w:val="24"/>
          <w:szCs w:val="24"/>
        </w:rPr>
        <w:t xml:space="preserve"> populations</w:t>
      </w:r>
      <w:r>
        <w:rPr>
          <w:rFonts w:ascii="Times New Roman" w:hAnsi="Times New Roman" w:cs="Times New Roman"/>
          <w:sz w:val="24"/>
          <w:szCs w:val="24"/>
        </w:rPr>
        <w:t xml:space="preserve"> naturally</w:t>
      </w:r>
      <w:r w:rsidR="007E3CDF">
        <w:rPr>
          <w:rFonts w:ascii="Times New Roman" w:hAnsi="Times New Roman" w:cs="Times New Roman"/>
          <w:sz w:val="24"/>
          <w:szCs w:val="24"/>
        </w:rPr>
        <w:t xml:space="preserve"> fluctuate over time from local to regional scale</w:t>
      </w:r>
      <w:r>
        <w:rPr>
          <w:rFonts w:ascii="Times New Roman" w:hAnsi="Times New Roman" w:cs="Times New Roman"/>
          <w:sz w:val="24"/>
          <w:szCs w:val="24"/>
        </w:rPr>
        <w:t>s</w:t>
      </w:r>
      <w:r w:rsidR="007E3CDF">
        <w:rPr>
          <w:rFonts w:ascii="Times New Roman" w:hAnsi="Times New Roman" w:cs="Times New Roman"/>
          <w:sz w:val="24"/>
          <w:szCs w:val="24"/>
        </w:rPr>
        <w:t xml:space="preserve">. </w:t>
      </w:r>
      <w:r>
        <w:rPr>
          <w:rFonts w:ascii="Times New Roman" w:hAnsi="Times New Roman" w:cs="Times New Roman"/>
          <w:sz w:val="24"/>
          <w:szCs w:val="24"/>
        </w:rPr>
        <w:t>However</w:t>
      </w:r>
      <w:r w:rsidR="007E3CDF">
        <w:rPr>
          <w:rFonts w:ascii="Times New Roman" w:hAnsi="Times New Roman" w:cs="Times New Roman"/>
          <w:sz w:val="24"/>
          <w:szCs w:val="24"/>
        </w:rPr>
        <w:t>, consistent and widespread declines over long time periods are likely connected to specific environmental or anthropogenic drivers, as may be the case for bird</w:t>
      </w:r>
      <w:r>
        <w:rPr>
          <w:rFonts w:ascii="Times New Roman" w:hAnsi="Times New Roman" w:cs="Times New Roman"/>
          <w:sz w:val="24"/>
          <w:szCs w:val="24"/>
        </w:rPr>
        <w:t xml:space="preserve"> </w:t>
      </w:r>
      <w:r w:rsidR="007E3CDF">
        <w:rPr>
          <w:rFonts w:ascii="Times New Roman" w:hAnsi="Times New Roman" w:cs="Times New Roman"/>
          <w:sz w:val="24"/>
          <w:szCs w:val="24"/>
        </w:rPr>
        <w:t>s</w:t>
      </w:r>
      <w:r>
        <w:rPr>
          <w:rFonts w:ascii="Times New Roman" w:hAnsi="Times New Roman" w:cs="Times New Roman"/>
          <w:sz w:val="24"/>
          <w:szCs w:val="24"/>
        </w:rPr>
        <w:t>pecies</w:t>
      </w:r>
      <w:r w:rsidR="007E3CDF">
        <w:rPr>
          <w:rFonts w:ascii="Times New Roman" w:hAnsi="Times New Roman" w:cs="Times New Roman"/>
          <w:sz w:val="24"/>
          <w:szCs w:val="24"/>
        </w:rPr>
        <w:t xml:space="preserve"> </w:t>
      </w:r>
      <w:r>
        <w:rPr>
          <w:rFonts w:ascii="Times New Roman" w:hAnsi="Times New Roman" w:cs="Times New Roman"/>
          <w:sz w:val="24"/>
          <w:szCs w:val="24"/>
        </w:rPr>
        <w:t xml:space="preserve">breeding </w:t>
      </w:r>
      <w:r w:rsidR="007E3CDF">
        <w:rPr>
          <w:rFonts w:ascii="Times New Roman" w:hAnsi="Times New Roman" w:cs="Times New Roman"/>
          <w:sz w:val="24"/>
          <w:szCs w:val="24"/>
        </w:rPr>
        <w:t xml:space="preserve">in the forests of eastern North America. Qualitative studies from the past suggest that numbers of certain breeding songbirds in eastern deciduous forests declined from the mid-1930s to the 1970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Temple and Temple 1976, Ambuel and Temple 1982)</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 More recent quantitative e</w:t>
      </w:r>
      <w:r w:rsidR="007E3CDF" w:rsidRPr="00CE18B0">
        <w:rPr>
          <w:rFonts w:ascii="Times New Roman" w:hAnsi="Times New Roman" w:cs="Times New Roman"/>
          <w:sz w:val="24"/>
          <w:szCs w:val="24"/>
        </w:rPr>
        <w:t>vidence from annual, nationwide breeding bird surveys indicates that numerous bird species</w:t>
      </w:r>
      <w:r w:rsidR="007E3CDF">
        <w:rPr>
          <w:rFonts w:ascii="Times New Roman" w:hAnsi="Times New Roman" w:cs="Times New Roman"/>
          <w:sz w:val="24"/>
          <w:szCs w:val="24"/>
        </w:rPr>
        <w:t xml:space="preserve">, </w:t>
      </w:r>
      <w:r w:rsidR="007E3CDF" w:rsidRPr="00CE18B0">
        <w:rPr>
          <w:rFonts w:ascii="Times New Roman" w:hAnsi="Times New Roman" w:cs="Times New Roman"/>
          <w:sz w:val="24"/>
          <w:szCs w:val="24"/>
        </w:rPr>
        <w:t>many</w:t>
      </w:r>
      <w:r w:rsidR="007E3CDF">
        <w:rPr>
          <w:rFonts w:ascii="Times New Roman" w:hAnsi="Times New Roman" w:cs="Times New Roman"/>
          <w:sz w:val="24"/>
          <w:szCs w:val="24"/>
        </w:rPr>
        <w:t xml:space="preserve"> of which are neotropical migrants </w:t>
      </w:r>
      <w:r w:rsidR="007E3CDF" w:rsidRPr="00CE18B0">
        <w:rPr>
          <w:rFonts w:ascii="Times New Roman" w:hAnsi="Times New Roman" w:cs="Times New Roman"/>
          <w:sz w:val="24"/>
          <w:szCs w:val="24"/>
        </w:rPr>
        <w:t xml:space="preserve">that breed in forest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Robbins et al. 1989)</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w:t>
      </w:r>
      <w:r w:rsidR="007E3CDF" w:rsidRPr="00CE18B0">
        <w:rPr>
          <w:rFonts w:ascii="Times New Roman" w:hAnsi="Times New Roman" w:cs="Times New Roman"/>
          <w:sz w:val="24"/>
          <w:szCs w:val="24"/>
        </w:rPr>
        <w:t xml:space="preserve"> have declined throughout the eastern United States </w:t>
      </w:r>
      <w:r w:rsidR="007E3CDF">
        <w:rPr>
          <w:rFonts w:ascii="Times New Roman" w:hAnsi="Times New Roman" w:cs="Times New Roman"/>
          <w:sz w:val="24"/>
          <w:szCs w:val="24"/>
        </w:rPr>
        <w:t xml:space="preserve">from </w:t>
      </w:r>
      <w:r w:rsidR="007E3CDF" w:rsidRPr="00CE18B0">
        <w:rPr>
          <w:rFonts w:ascii="Times New Roman" w:hAnsi="Times New Roman" w:cs="Times New Roman"/>
          <w:sz w:val="24"/>
          <w:szCs w:val="24"/>
        </w:rPr>
        <w:t>1966 to 2011</w:t>
      </w:r>
      <w:r w:rsidR="007E3CDF">
        <w:rPr>
          <w:rFonts w:ascii="Times New Roman" w:hAnsi="Times New Roman" w:cs="Times New Roman"/>
          <w:sz w:val="24"/>
          <w:szCs w:val="24"/>
        </w:rPr>
        <w:t xml:space="preserve">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 xml:space="preserve">. </w:t>
      </w:r>
      <w:r w:rsidR="007E3CDF">
        <w:rPr>
          <w:rFonts w:ascii="Times New Roman" w:hAnsi="Times New Roman" w:cs="Times New Roman"/>
          <w:sz w:val="24"/>
          <w:szCs w:val="24"/>
        </w:rPr>
        <w:t>In that time period</w:t>
      </w:r>
      <w:r w:rsidR="007E3CDF" w:rsidRPr="00CE18B0">
        <w:rPr>
          <w:rFonts w:ascii="Times New Roman" w:hAnsi="Times New Roman" w:cs="Times New Roman"/>
          <w:sz w:val="24"/>
          <w:szCs w:val="24"/>
        </w:rPr>
        <w:t>, at least 25 eastern forest obligat</w:t>
      </w:r>
      <w:r w:rsidR="007E3CDF">
        <w:rPr>
          <w:rFonts w:ascii="Times New Roman" w:hAnsi="Times New Roman" w:cs="Times New Roman"/>
          <w:sz w:val="24"/>
          <w:szCs w:val="24"/>
        </w:rPr>
        <w:t xml:space="preserve">e bird species declined by 24%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w:t>
      </w:r>
      <w:r>
        <w:rPr>
          <w:rFonts w:ascii="Times New Roman" w:hAnsi="Times New Roman" w:cs="Times New Roman"/>
          <w:sz w:val="24"/>
          <w:szCs w:val="24"/>
        </w:rPr>
        <w:t xml:space="preserve"> </w:t>
      </w:r>
      <w:r w:rsidRPr="00850261">
        <w:rPr>
          <w:rFonts w:ascii="Times New Roman" w:hAnsi="Times New Roman" w:cs="Times New Roman"/>
          <w:sz w:val="24"/>
          <w:szCs w:val="24"/>
          <w:highlight w:val="yellow"/>
        </w:rPr>
        <w:t>BIG SCIENCE STUDY FINDING</w:t>
      </w:r>
    </w:p>
    <w:p w14:paraId="132CB674" w14:textId="6C77CEC7" w:rsidR="00A35E9F" w:rsidRDefault="00A35E9F" w:rsidP="005F19A0">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Part of the reason may be climate change</w:t>
      </w:r>
    </w:p>
    <w:p w14:paraId="36E2B786" w14:textId="77777777" w:rsidR="007E3CDF" w:rsidRDefault="007E3CDF" w:rsidP="007E3CDF">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Potential effects and relationships with temperature and temperature variability</w:t>
      </w:r>
    </w:p>
    <w:p w14:paraId="32A75EBB" w14:textId="77777777" w:rsidR="007E3CDF" w:rsidRDefault="007E3CDF" w:rsidP="007E3CDF">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Potential direct and indirect effects of precipitation</w:t>
      </w:r>
    </w:p>
    <w:p w14:paraId="4D01336A" w14:textId="77777777" w:rsidR="000816BA" w:rsidRDefault="000816BA" w:rsidP="007E3CDF">
      <w:pPr>
        <w:spacing w:line="276" w:lineRule="auto"/>
        <w:ind w:firstLine="720"/>
        <w:rPr>
          <w:rFonts w:ascii="Times New Roman" w:hAnsi="Times New Roman" w:cs="Times New Roman"/>
          <w:sz w:val="24"/>
        </w:rPr>
      </w:pPr>
      <w:r>
        <w:rPr>
          <w:rFonts w:ascii="Times New Roman" w:hAnsi="Times New Roman" w:cs="Times New Roman"/>
          <w:sz w:val="24"/>
          <w:szCs w:val="24"/>
        </w:rPr>
        <w:t>G</w:t>
      </w:r>
      <w:r w:rsidRPr="00CE18B0">
        <w:rPr>
          <w:rFonts w:ascii="Times New Roman" w:hAnsi="Times New Roman" w:cs="Times New Roman"/>
          <w:sz w:val="24"/>
          <w:szCs w:val="24"/>
        </w:rPr>
        <w:t>lobal climate change</w:t>
      </w:r>
      <w:r>
        <w:rPr>
          <w:rFonts w:ascii="Times New Roman" w:hAnsi="Times New Roman" w:cs="Times New Roman"/>
          <w:sz w:val="24"/>
          <w:szCs w:val="24"/>
        </w:rPr>
        <w:t xml:space="preserve"> may contribute to </w:t>
      </w:r>
      <w:r>
        <w:rPr>
          <w:rFonts w:ascii="Times New Roman" w:hAnsi="Times New Roman" w:cs="Times New Roman"/>
          <w:sz w:val="24"/>
          <w:szCs w:val="24"/>
        </w:rPr>
        <w:t>declining</w:t>
      </w:r>
      <w:r w:rsidRPr="00CE18B0">
        <w:rPr>
          <w:rFonts w:ascii="Times New Roman" w:hAnsi="Times New Roman" w:cs="Times New Roman"/>
          <w:sz w:val="24"/>
          <w:szCs w:val="24"/>
        </w:rPr>
        <w:t xml:space="preserve"> populations of forest songbirds</w:t>
      </w:r>
      <w:r>
        <w:rPr>
          <w:rFonts w:ascii="Times New Roman" w:hAnsi="Times New Roman" w:cs="Times New Roman"/>
          <w:sz w:val="24"/>
          <w:szCs w:val="24"/>
        </w:rPr>
        <w:t xml:space="preserve"> in eastern North America (</w:t>
      </w:r>
      <w:r w:rsidRPr="000816BA">
        <w:rPr>
          <w:rFonts w:ascii="Times New Roman" w:hAnsi="Times New Roman" w:cs="Times New Roman"/>
          <w:sz w:val="24"/>
          <w:szCs w:val="24"/>
          <w:highlight w:val="yellow"/>
        </w:rPr>
        <w:t>CITE</w:t>
      </w:r>
      <w:r>
        <w:rPr>
          <w:rFonts w:ascii="Times New Roman" w:hAnsi="Times New Roman" w:cs="Times New Roman"/>
          <w:sz w:val="24"/>
          <w:szCs w:val="24"/>
        </w:rPr>
        <w:t xml:space="preserve">). Rising temperatures and changing precipitation patterns </w:t>
      </w:r>
      <w:r w:rsidR="007E3CDF">
        <w:rPr>
          <w:rFonts w:ascii="Times New Roman" w:hAnsi="Times New Roman" w:cs="Times New Roman"/>
          <w:sz w:val="24"/>
        </w:rPr>
        <w:t xml:space="preserve">can impact birds directly and indirectly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Trautmann 2018)</w:t>
      </w:r>
      <w:r w:rsidR="007E3CDF">
        <w:rPr>
          <w:rFonts w:ascii="Times New Roman" w:hAnsi="Times New Roman" w:cs="Times New Roman"/>
          <w:sz w:val="24"/>
        </w:rPr>
        <w:fldChar w:fldCharType="end"/>
      </w:r>
      <w:r w:rsidR="007E3CDF">
        <w:rPr>
          <w:rFonts w:ascii="Times New Roman" w:hAnsi="Times New Roman" w:cs="Times New Roman"/>
          <w:sz w:val="24"/>
        </w:rPr>
        <w:t>.</w:t>
      </w:r>
    </w:p>
    <w:p w14:paraId="7FCD070A" w14:textId="394AC932" w:rsidR="007E3CDF" w:rsidRDefault="000816BA" w:rsidP="007E3CDF">
      <w:pPr>
        <w:spacing w:line="276" w:lineRule="auto"/>
        <w:ind w:firstLine="720"/>
        <w:rPr>
          <w:rFonts w:ascii="Times New Roman" w:hAnsi="Times New Roman" w:cs="Times New Roman"/>
          <w:sz w:val="24"/>
        </w:rPr>
      </w:pPr>
      <w:r>
        <w:rPr>
          <w:rFonts w:ascii="Times New Roman" w:hAnsi="Times New Roman" w:cs="Times New Roman"/>
          <w:sz w:val="24"/>
        </w:rPr>
        <w:t>T</w:t>
      </w:r>
      <w:r w:rsidR="007E3CDF">
        <w:rPr>
          <w:rFonts w:ascii="Times New Roman" w:hAnsi="Times New Roman" w:cs="Times New Roman"/>
          <w:sz w:val="24"/>
        </w:rPr>
        <w:t xml:space="preserve">emperature can interact with landscape factors to lower songbird reproductive success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Cox et al. 2013</w:t>
      </w:r>
      <w:r w:rsidR="007E3CDF" w:rsidRPr="00780A8A">
        <w:rPr>
          <w:rFonts w:ascii="Times New Roman" w:hAnsi="Times New Roman" w:cs="Times New Roman"/>
          <w:i/>
          <w:noProof/>
          <w:sz w:val="24"/>
        </w:rPr>
        <w:t>a</w:t>
      </w:r>
      <w:r w:rsidR="007E3CDF" w:rsidRPr="00780A8A">
        <w:rPr>
          <w:rFonts w:ascii="Times New Roman" w:hAnsi="Times New Roman" w:cs="Times New Roman"/>
          <w:noProof/>
          <w:sz w:val="24"/>
        </w:rPr>
        <w:t>)</w:t>
      </w:r>
      <w:r w:rsidR="007E3CDF">
        <w:rPr>
          <w:rFonts w:ascii="Times New Roman" w:hAnsi="Times New Roman" w:cs="Times New Roman"/>
          <w:sz w:val="24"/>
        </w:rPr>
        <w:fldChar w:fldCharType="end"/>
      </w:r>
      <w:r w:rsidR="007E3CDF">
        <w:rPr>
          <w:rFonts w:ascii="Times New Roman" w:hAnsi="Times New Roman" w:cs="Times New Roman"/>
          <w:sz w:val="24"/>
        </w:rPr>
        <w:t xml:space="preserve">. Increasing temperatures may also elevate rates of nest predation by snakes and birds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Cox et al. 2013</w:t>
      </w:r>
      <w:r w:rsidR="007E3CDF" w:rsidRPr="00780A8A">
        <w:rPr>
          <w:rFonts w:ascii="Times New Roman" w:hAnsi="Times New Roman" w:cs="Times New Roman"/>
          <w:i/>
          <w:noProof/>
          <w:sz w:val="24"/>
        </w:rPr>
        <w:t>b</w:t>
      </w:r>
      <w:r w:rsidR="007E3CDF" w:rsidRPr="00780A8A">
        <w:rPr>
          <w:rFonts w:ascii="Times New Roman" w:hAnsi="Times New Roman" w:cs="Times New Roman"/>
          <w:noProof/>
          <w:sz w:val="24"/>
        </w:rPr>
        <w:t>)</w:t>
      </w:r>
      <w:r w:rsidR="007E3CDF">
        <w:rPr>
          <w:rFonts w:ascii="Times New Roman" w:hAnsi="Times New Roman" w:cs="Times New Roman"/>
          <w:sz w:val="24"/>
        </w:rPr>
        <w:fldChar w:fldCharType="end"/>
      </w:r>
      <w:r w:rsidR="007E3CDF">
        <w:rPr>
          <w:rFonts w:ascii="Times New Roman" w:hAnsi="Times New Roman" w:cs="Times New Roman"/>
          <w:sz w:val="24"/>
        </w:rPr>
        <w:t>.</w:t>
      </w:r>
      <w:r w:rsidR="007E3CDF" w:rsidRPr="007E3CDF">
        <w:rPr>
          <w:rFonts w:ascii="Times New Roman" w:hAnsi="Times New Roman" w:cs="Times New Roman"/>
          <w:sz w:val="24"/>
        </w:rPr>
        <w:t xml:space="preserve"> </w:t>
      </w:r>
      <w:r w:rsidR="007E3CDF">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Visser et al. 2006, Waite and Strickland 2006)</w:t>
      </w:r>
      <w:r w:rsidR="007E3CDF">
        <w:rPr>
          <w:rFonts w:ascii="Times New Roman" w:hAnsi="Times New Roman" w:cs="Times New Roman"/>
          <w:sz w:val="24"/>
        </w:rPr>
        <w:fldChar w:fldCharType="end"/>
      </w:r>
      <w:r w:rsidR="007E3CDF">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Mayor et al. 2017)</w:t>
      </w:r>
      <w:r w:rsidR="007E3CDF">
        <w:rPr>
          <w:rFonts w:ascii="Times New Roman" w:hAnsi="Times New Roman" w:cs="Times New Roman"/>
          <w:sz w:val="24"/>
        </w:rPr>
        <w:fldChar w:fldCharType="end"/>
      </w:r>
      <w:r w:rsidR="007E3CDF">
        <w:rPr>
          <w:rFonts w:ascii="Times New Roman" w:hAnsi="Times New Roman" w:cs="Times New Roman"/>
          <w:sz w:val="24"/>
        </w:rPr>
        <w:t>.</w:t>
      </w:r>
      <w:r w:rsidR="007E3CDF" w:rsidRPr="007E3CDF">
        <w:rPr>
          <w:rFonts w:ascii="Times New Roman" w:hAnsi="Times New Roman" w:cs="Times New Roman"/>
          <w:sz w:val="24"/>
        </w:rPr>
        <w:t xml:space="preserve"> </w:t>
      </w:r>
      <w:r w:rsidR="007E3CDF">
        <w:rPr>
          <w:rFonts w:ascii="Times New Roman" w:hAnsi="Times New Roman" w:cs="Times New Roman"/>
          <w:sz w:val="24"/>
        </w:rPr>
        <w:t xml:space="preserve">These phenological changes can have fitness consequences; species which advance their egg-laying dates the least in response to increasing spring temperatures over time exhibit the most negative population trends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Franks et al. 2018)</w:t>
      </w:r>
      <w:r w:rsidR="007E3CDF">
        <w:rPr>
          <w:rFonts w:ascii="Times New Roman" w:hAnsi="Times New Roman" w:cs="Times New Roman"/>
          <w:sz w:val="24"/>
        </w:rPr>
        <w:fldChar w:fldCharType="end"/>
      </w:r>
      <w:r w:rsidR="007E3CDF">
        <w:rPr>
          <w:rFonts w:ascii="Times New Roman" w:hAnsi="Times New Roman" w:cs="Times New Roman"/>
          <w:sz w:val="24"/>
        </w:rPr>
        <w:t>.</w:t>
      </w:r>
    </w:p>
    <w:p w14:paraId="05155AC2" w14:textId="111148A0" w:rsidR="000816BA" w:rsidRDefault="000816BA" w:rsidP="007E3CDF">
      <w:pPr>
        <w:spacing w:line="276" w:lineRule="auto"/>
        <w:ind w:firstLine="720"/>
        <w:rPr>
          <w:rFonts w:ascii="Times New Roman" w:hAnsi="Times New Roman" w:cs="Times New Roman"/>
          <w:sz w:val="24"/>
        </w:rPr>
      </w:pPr>
      <w:r w:rsidRPr="000816BA">
        <w:rPr>
          <w:rFonts w:ascii="Times New Roman" w:hAnsi="Times New Roman" w:cs="Times New Roman"/>
          <w:sz w:val="24"/>
          <w:highlight w:val="yellow"/>
        </w:rPr>
        <w:t>TEMPERATURE VARIABILITY</w:t>
      </w:r>
    </w:p>
    <w:p w14:paraId="40E66F80" w14:textId="3B0B6220" w:rsidR="000816BA" w:rsidRDefault="000816BA" w:rsidP="007E3CDF">
      <w:pPr>
        <w:spacing w:line="276" w:lineRule="auto"/>
        <w:ind w:firstLine="720"/>
        <w:rPr>
          <w:rFonts w:ascii="Times New Roman" w:hAnsi="Times New Roman" w:cs="Times New Roman"/>
          <w:sz w:val="24"/>
        </w:rPr>
      </w:pPr>
      <w:r>
        <w:rPr>
          <w:rFonts w:ascii="Times New Roman" w:hAnsi="Times New Roman" w:cs="Times New Roman"/>
          <w:sz w:val="24"/>
          <w:highlight w:val="yellow"/>
        </w:rPr>
        <w:lastRenderedPageBreak/>
        <w:t xml:space="preserve">DIRECT </w:t>
      </w:r>
      <w:r w:rsidRPr="000816BA">
        <w:rPr>
          <w:rFonts w:ascii="Times New Roman" w:hAnsi="Times New Roman" w:cs="Times New Roman"/>
          <w:sz w:val="24"/>
          <w:highlight w:val="yellow"/>
        </w:rPr>
        <w:t>PRECIPITATION EFFECTS</w:t>
      </w:r>
    </w:p>
    <w:p w14:paraId="3EC032E0" w14:textId="135D8F28" w:rsidR="000816BA" w:rsidRDefault="000816BA" w:rsidP="007E3CDF">
      <w:pPr>
        <w:spacing w:line="276" w:lineRule="auto"/>
        <w:ind w:firstLine="720"/>
        <w:rPr>
          <w:rFonts w:ascii="Times New Roman" w:hAnsi="Times New Roman" w:cs="Times New Roman"/>
          <w:sz w:val="24"/>
        </w:rPr>
      </w:pPr>
      <w:r w:rsidRPr="000816BA">
        <w:rPr>
          <w:rFonts w:ascii="Times New Roman" w:hAnsi="Times New Roman" w:cs="Times New Roman"/>
          <w:sz w:val="24"/>
          <w:highlight w:val="yellow"/>
        </w:rPr>
        <w:t>INDIRECT PRECIPITATION EFFECTS</w:t>
      </w:r>
    </w:p>
    <w:p w14:paraId="1120650B" w14:textId="7AEFEAB7" w:rsidR="00A9358B" w:rsidRDefault="00A9358B" w:rsidP="007E3CDF">
      <w:pPr>
        <w:spacing w:line="276" w:lineRule="auto"/>
        <w:ind w:firstLine="720"/>
        <w:rPr>
          <w:rFonts w:ascii="Times New Roman" w:hAnsi="Times New Roman" w:cs="Times New Roman"/>
          <w:iCs/>
          <w:sz w:val="24"/>
          <w:szCs w:val="24"/>
        </w:rPr>
      </w:pPr>
      <w:r>
        <w:rPr>
          <w:rFonts w:ascii="Times New Roman" w:hAnsi="Times New Roman" w:cs="Times New Roman"/>
          <w:sz w:val="24"/>
        </w:rPr>
        <w:t xml:space="preserve">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w:t>
      </w:r>
    </w:p>
    <w:p w14:paraId="1D63D7B2" w14:textId="18233ED2" w:rsidR="00A35E9F" w:rsidRDefault="00A35E9F" w:rsidP="005F19A0">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Differences among warm-associated vs. cold-associated vs. climate generalist species</w:t>
      </w:r>
    </w:p>
    <w:p w14:paraId="21DEBA3E" w14:textId="5BD6D820" w:rsidR="009941F5" w:rsidRDefault="009941F5" w:rsidP="00FE4E67">
      <w:pPr>
        <w:spacing w:line="276" w:lineRule="auto"/>
        <w:ind w:firstLine="720"/>
        <w:rPr>
          <w:rFonts w:ascii="Times New Roman" w:hAnsi="Times New Roman" w:cs="Times New Roman"/>
          <w:sz w:val="24"/>
        </w:rPr>
      </w:pPr>
      <w:r>
        <w:rPr>
          <w:rFonts w:ascii="Times New Roman" w:hAnsi="Times New Roman" w:cs="Times New Roman"/>
          <w:sz w:val="24"/>
        </w:rPr>
        <w:t>Climate change is unlikely to affect all forest songbird species unilaterally.</w:t>
      </w:r>
    </w:p>
    <w:p w14:paraId="48556E79" w14:textId="095BCD46" w:rsidR="00FE4E67" w:rsidRDefault="00FE4E67" w:rsidP="00FE4E67">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xml:space="preserve">. </w:t>
      </w:r>
    </w:p>
    <w:p w14:paraId="6CFC1421" w14:textId="77777777" w:rsidR="00A9358B" w:rsidRDefault="00A9358B" w:rsidP="00A9358B">
      <w:pPr>
        <w:spacing w:line="276" w:lineRule="auto"/>
        <w:ind w:firstLine="720"/>
        <w:rPr>
          <w:rFonts w:ascii="Times New Roman" w:hAnsi="Times New Roman" w:cs="Times New Roman"/>
          <w:sz w:val="24"/>
        </w:rPr>
      </w:pPr>
      <w:r>
        <w:rPr>
          <w:rFonts w:ascii="Times New Roman" w:hAnsi="Times New Roman" w:cs="Times New Roman"/>
          <w:sz w:val="24"/>
        </w:rPr>
        <w:t xml:space="preserve">At the least, climate change will likely result in changes in the numbers of cold-associated species vs. climate generalists vs. warm-associated species (i.e., guild richness) and thus changes in bird communities as a whole (i.e., 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7DCCD2B8" w14:textId="77777777" w:rsidR="00FE4E67" w:rsidRDefault="00FE4E67" w:rsidP="00FE4E67">
      <w:pPr>
        <w:spacing w:line="276" w:lineRule="auto"/>
        <w:ind w:firstLine="720"/>
        <w:rPr>
          <w:rFonts w:ascii="Times New Roman" w:hAnsi="Times New Roman" w:cs="Times New Roman"/>
          <w:sz w:val="24"/>
        </w:rPr>
      </w:pPr>
    </w:p>
    <w:p w14:paraId="2DBC206A" w14:textId="2508F642" w:rsidR="00A35E9F" w:rsidRDefault="00A35E9F" w:rsidP="005F19A0">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Role of latitude and elevation – KNOWLEDGE GAP</w:t>
      </w:r>
    </w:p>
    <w:p w14:paraId="4D7C3F47" w14:textId="59B999A1" w:rsidR="003D6B3A" w:rsidRDefault="003D6B3A" w:rsidP="003D6B3A">
      <w:pPr>
        <w:spacing w:line="276" w:lineRule="auto"/>
        <w:ind w:firstLine="720"/>
        <w:rPr>
          <w:rFonts w:ascii="Times New Roman" w:hAnsi="Times New Roman" w:cs="Times New Roman"/>
          <w:sz w:val="24"/>
        </w:rPr>
      </w:pPr>
      <w:r>
        <w:rPr>
          <w:rFonts w:ascii="Times New Roman" w:hAnsi="Times New Roman" w:cs="Times New Roman"/>
          <w:sz w:val="24"/>
        </w:rPr>
        <w:t>Although the effects of rising temperatures on bird species can be broadly predicted based on their climate guild, there is less certainty concerning the additional effects of precipitation, particularly across latitudinal and elevational gradients.</w:t>
      </w:r>
    </w:p>
    <w:p w14:paraId="4047ADF9" w14:textId="7D9D877D" w:rsidR="00F2524B" w:rsidRDefault="00F2524B" w:rsidP="003D6B3A">
      <w:pPr>
        <w:spacing w:line="276" w:lineRule="auto"/>
        <w:ind w:firstLine="720"/>
        <w:rPr>
          <w:rFonts w:ascii="Times New Roman" w:hAnsi="Times New Roman" w:cs="Times New Roman"/>
          <w:sz w:val="24"/>
        </w:rPr>
      </w:pPr>
      <w:r w:rsidRPr="00761AFF">
        <w:rPr>
          <w:rFonts w:ascii="Times New Roman" w:hAnsi="Times New Roman" w:cs="Times New Roman"/>
          <w:sz w:val="24"/>
          <w:highlight w:val="yellow"/>
        </w:rPr>
        <w:t>We know that latitude and elevation have a role to play.</w:t>
      </w:r>
    </w:p>
    <w:p w14:paraId="400ED201" w14:textId="77777777" w:rsidR="003D6B3A" w:rsidRDefault="003D6B3A" w:rsidP="003D6B3A">
      <w:pPr>
        <w:spacing w:line="276" w:lineRule="auto"/>
        <w:rPr>
          <w:rFonts w:ascii="Times New Roman" w:hAnsi="Times New Roman" w:cs="Times New Roman"/>
          <w:sz w:val="24"/>
          <w:szCs w:val="24"/>
        </w:rPr>
      </w:pPr>
      <w:r>
        <w:rPr>
          <w:rFonts w:ascii="Times New Roman" w:hAnsi="Times New Roman" w:cs="Times New Roman"/>
          <w:sz w:val="24"/>
        </w:rPr>
        <w:t xml:space="preserve">Previous evidence suggests that species distributions are shifting northward in respons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Thomas and Lennon 1999, Hitch and Leberg 2007, La Sorte and Thompson III 200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Pr>
          <w:rFonts w:ascii="Times New Roman" w:hAnsi="Times New Roman" w:cs="Times New Roman"/>
          <w:sz w:val="24"/>
        </w:rPr>
        <w:t>and simultaneous</w:t>
      </w:r>
      <w:r w:rsidR="00FE4E67">
        <w:rPr>
          <w:rFonts w:ascii="Times New Roman" w:hAnsi="Times New Roman" w:cs="Times New Roman"/>
          <w:sz w:val="24"/>
        </w:rPr>
        <w:t xml:space="preserve"> latitudinal and altitudinal shifts have been documented and projected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Pounds et al. 1999, 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Pr="00CE18B0">
        <w:rPr>
          <w:rFonts w:ascii="Times New Roman" w:hAnsi="Times New Roman" w:cs="Times New Roman"/>
          <w:sz w:val="24"/>
          <w:szCs w:val="24"/>
        </w:rPr>
        <w:t xml:space="preserve">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w:t>
      </w:r>
    </w:p>
    <w:p w14:paraId="15AC7722" w14:textId="49A5459A" w:rsidR="00FE4E67" w:rsidRDefault="003D6B3A" w:rsidP="003D6B3A">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However, altitudinal shifts are not always upward; </w:t>
      </w:r>
      <w:r w:rsidR="00FE4E67">
        <w:rPr>
          <w:rFonts w:ascii="Times New Roman" w:hAnsi="Times New Roman" w:cs="Times New Roman"/>
          <w:sz w:val="24"/>
        </w:rPr>
        <w:t>along elevational gradients, climate change has caused heterogeneous range shifts, as rising temperature pushes</w:t>
      </w:r>
      <w:r w:rsidR="00FE4E67" w:rsidRPr="00117CDF">
        <w:rPr>
          <w:rFonts w:ascii="Times New Roman" w:hAnsi="Times New Roman" w:cs="Times New Roman"/>
          <w:sz w:val="24"/>
        </w:rPr>
        <w:t xml:space="preserve"> species upslope whil</w:t>
      </w:r>
      <w:r w:rsidR="00FE4E67">
        <w:rPr>
          <w:rFonts w:ascii="Times New Roman" w:hAnsi="Times New Roman" w:cs="Times New Roman"/>
          <w:sz w:val="24"/>
        </w:rPr>
        <w:t>e increased precipitation pulls</w:t>
      </w:r>
      <w:r w:rsidR="00FE4E67" w:rsidRPr="00117CDF">
        <w:rPr>
          <w:rFonts w:ascii="Times New Roman" w:hAnsi="Times New Roman" w:cs="Times New Roman"/>
          <w:sz w:val="24"/>
        </w:rPr>
        <w:t xml:space="preserve"> them downslope</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Tingley et al. 2012)</w:t>
      </w:r>
      <w:r w:rsidR="00FE4E67">
        <w:rPr>
          <w:rFonts w:ascii="Times New Roman" w:hAnsi="Times New Roman" w:cs="Times New Roman"/>
          <w:sz w:val="24"/>
        </w:rPr>
        <w:fldChar w:fldCharType="end"/>
      </w:r>
      <w:r w:rsidR="00FE4E67">
        <w:rPr>
          <w:rFonts w:ascii="Times New Roman" w:hAnsi="Times New Roman" w:cs="Times New Roman"/>
          <w:sz w:val="24"/>
        </w:rPr>
        <w:t>.</w:t>
      </w:r>
    </w:p>
    <w:p w14:paraId="646C0899" w14:textId="519EB5ED" w:rsidR="003D6B3A" w:rsidRDefault="003D6B3A" w:rsidP="003D6B3A">
      <w:pPr>
        <w:spacing w:line="276" w:lineRule="auto"/>
        <w:ind w:firstLine="720"/>
        <w:rPr>
          <w:rFonts w:ascii="Times New Roman" w:hAnsi="Times New Roman" w:cs="Times New Roman"/>
          <w:sz w:val="24"/>
        </w:rPr>
      </w:pPr>
      <w:r w:rsidRPr="0041091D">
        <w:rPr>
          <w:rFonts w:ascii="Times New Roman" w:hAnsi="Times New Roman" w:cs="Times New Roman"/>
          <w:sz w:val="24"/>
          <w:highlight w:val="yellow"/>
        </w:rPr>
        <w:t xml:space="preserve">BUT </w:t>
      </w:r>
      <w:r w:rsidR="00857DAB" w:rsidRPr="0041091D">
        <w:rPr>
          <w:rFonts w:ascii="Times New Roman" w:hAnsi="Times New Roman" w:cs="Times New Roman"/>
          <w:sz w:val="24"/>
          <w:highlight w:val="yellow"/>
        </w:rPr>
        <w:t xml:space="preserve">we are assuming that relationships with temperature and precipitation are static across those gradients; </w:t>
      </w:r>
      <w:r w:rsidRPr="0041091D">
        <w:rPr>
          <w:rFonts w:ascii="Times New Roman" w:hAnsi="Times New Roman" w:cs="Times New Roman"/>
          <w:sz w:val="24"/>
          <w:highlight w:val="yellow"/>
        </w:rPr>
        <w:t xml:space="preserve">are relationships with temperature and precipitation </w:t>
      </w:r>
      <w:r w:rsidR="00857DAB" w:rsidRPr="0041091D">
        <w:rPr>
          <w:rFonts w:ascii="Times New Roman" w:hAnsi="Times New Roman" w:cs="Times New Roman"/>
          <w:sz w:val="24"/>
          <w:highlight w:val="yellow"/>
        </w:rPr>
        <w:t xml:space="preserve">actually </w:t>
      </w:r>
      <w:r w:rsidRPr="0041091D">
        <w:rPr>
          <w:rFonts w:ascii="Times New Roman" w:hAnsi="Times New Roman" w:cs="Times New Roman"/>
          <w:sz w:val="24"/>
          <w:highlight w:val="yellow"/>
        </w:rPr>
        <w:t>DIFFERENT at varying latitudes and elevations?</w:t>
      </w:r>
    </w:p>
    <w:p w14:paraId="563DE22C" w14:textId="77777777" w:rsidR="00A9358B" w:rsidRDefault="00A9358B" w:rsidP="005F19A0">
      <w:pPr>
        <w:spacing w:line="276" w:lineRule="auto"/>
        <w:rPr>
          <w:rFonts w:ascii="Times New Roman" w:hAnsi="Times New Roman" w:cs="Times New Roman"/>
          <w:sz w:val="24"/>
          <w:szCs w:val="24"/>
        </w:rPr>
      </w:pPr>
    </w:p>
    <w:p w14:paraId="5532AB54" w14:textId="264F9618" w:rsidR="00A35E9F" w:rsidRPr="00A35E9F" w:rsidRDefault="00A35E9F" w:rsidP="005F19A0">
      <w:pPr>
        <w:spacing w:line="276" w:lineRule="auto"/>
        <w:rPr>
          <w:rFonts w:ascii="Times New Roman" w:hAnsi="Times New Roman" w:cs="Times New Roman"/>
          <w:iCs/>
          <w:sz w:val="24"/>
          <w:szCs w:val="24"/>
        </w:rPr>
      </w:pPr>
      <w:r w:rsidRPr="007E3CDF">
        <w:rPr>
          <w:rFonts w:ascii="Times New Roman" w:hAnsi="Times New Roman" w:cs="Times New Roman"/>
          <w:iCs/>
          <w:sz w:val="24"/>
          <w:szCs w:val="24"/>
          <w:highlight w:val="yellow"/>
        </w:rPr>
        <w:t>Use of Appalachian Mountains as a</w:t>
      </w:r>
      <w:r w:rsidRPr="007E3CDF">
        <w:rPr>
          <w:rFonts w:ascii="Times New Roman" w:hAnsi="Times New Roman" w:cs="Times New Roman"/>
          <w:iCs/>
          <w:sz w:val="24"/>
          <w:szCs w:val="24"/>
          <w:highlight w:val="yellow"/>
        </w:rPr>
        <w:t>n</w:t>
      </w:r>
      <w:r w:rsidRPr="007E3CDF">
        <w:rPr>
          <w:rFonts w:ascii="Times New Roman" w:hAnsi="Times New Roman" w:cs="Times New Roman"/>
          <w:iCs/>
          <w:sz w:val="24"/>
          <w:szCs w:val="24"/>
          <w:highlight w:val="yellow"/>
        </w:rPr>
        <w:t xml:space="preserve"> ideal study system</w:t>
      </w:r>
      <w:r w:rsidRPr="007E3CDF">
        <w:rPr>
          <w:rFonts w:ascii="Times New Roman" w:hAnsi="Times New Roman" w:cs="Times New Roman"/>
          <w:iCs/>
          <w:sz w:val="24"/>
          <w:szCs w:val="24"/>
          <w:highlight w:val="yellow"/>
        </w:rPr>
        <w:t xml:space="preserve"> with four guilds</w:t>
      </w:r>
    </w:p>
    <w:p w14:paraId="7349B788" w14:textId="7ADC281E" w:rsidR="00B40A26" w:rsidRDefault="00B40A26" w:rsidP="005F19A0">
      <w:pPr>
        <w:spacing w:line="276" w:lineRule="auto"/>
        <w:rPr>
          <w:rFonts w:ascii="Times New Roman" w:hAnsi="Times New Roman" w:cs="Times New Roman"/>
          <w:sz w:val="24"/>
          <w:szCs w:val="24"/>
        </w:rPr>
      </w:pPr>
      <w:r>
        <w:rPr>
          <w:rFonts w:ascii="Times New Roman" w:hAnsi="Times New Roman" w:cs="Times New Roman"/>
          <w:sz w:val="24"/>
          <w:szCs w:val="24"/>
        </w:rPr>
        <w:t>We need to know this information to better predict how climate change will affect birds in the future and inform conservation efforts.</w:t>
      </w:r>
    </w:p>
    <w:p w14:paraId="6AFBEFA5" w14:textId="57845E28" w:rsidR="00B40A26" w:rsidRDefault="00B40A26" w:rsidP="005F19A0">
      <w:pPr>
        <w:spacing w:line="276" w:lineRule="auto"/>
        <w:rPr>
          <w:rFonts w:ascii="Times New Roman" w:hAnsi="Times New Roman" w:cs="Times New Roman"/>
          <w:sz w:val="24"/>
          <w:szCs w:val="24"/>
        </w:rPr>
      </w:pPr>
      <w:r w:rsidRPr="00B40A26">
        <w:rPr>
          <w:rFonts w:ascii="Times New Roman" w:hAnsi="Times New Roman" w:cs="Times New Roman"/>
          <w:sz w:val="24"/>
          <w:szCs w:val="24"/>
          <w:highlight w:val="yellow"/>
        </w:rPr>
        <w:t>Climate change will continue to increase temperatures in eastern North America.</w:t>
      </w:r>
    </w:p>
    <w:p w14:paraId="516AB357" w14:textId="0C1D1381" w:rsidR="00A35E9F" w:rsidRDefault="0015405F" w:rsidP="005F19A0">
      <w:pPr>
        <w:spacing w:line="276" w:lineRule="auto"/>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w:t>
      </w:r>
    </w:p>
    <w:p w14:paraId="7E852575" w14:textId="4A1D1773" w:rsidR="00B40A26"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understand the role that temperature and precipitation have played in ongoing declines in forest songbirds and predict the effects of future global climate change,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sidR="00B40A26">
        <w:rPr>
          <w:rFonts w:ascii="Times New Roman" w:hAnsi="Times New Roman" w:cs="Times New Roman"/>
          <w:sz w:val="24"/>
          <w:szCs w:val="24"/>
        </w:rPr>
        <w:t xml:space="preserve"> across both latitudinal and elevational gradients, such as provided by the Appalachian Mountains</w:t>
      </w:r>
      <w:r>
        <w:rPr>
          <w:rFonts w:ascii="Times New Roman" w:hAnsi="Times New Roman" w:cs="Times New Roman"/>
          <w:sz w:val="24"/>
          <w:szCs w:val="24"/>
        </w:rPr>
        <w:t xml:space="preserve">. </w:t>
      </w:r>
      <w:r w:rsidR="00B40A26" w:rsidRPr="00B40A26">
        <w:rPr>
          <w:rFonts w:ascii="Times New Roman" w:hAnsi="Times New Roman" w:cs="Times New Roman"/>
          <w:sz w:val="24"/>
          <w:szCs w:val="24"/>
          <w:highlight w:val="yellow"/>
        </w:rPr>
        <w:t>BLURB ABOUT APPALACHIAN MOUNTAINS. HOST TO FOUR GUILDS.</w:t>
      </w:r>
    </w:p>
    <w:p w14:paraId="1607E6DA" w14:textId="2CFCEFB8"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Other studies have attempted to answer similar 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5C426F48"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890B61">
        <w:rPr>
          <w:rFonts w:ascii="Times New Roman" w:hAnsi="Times New Roman" w:cs="Times New Roman"/>
          <w:sz w:val="24"/>
          <w:szCs w:val="24"/>
        </w:rPr>
        <w:t>quantify</w:t>
      </w:r>
      <w:r w:rsidR="00717D65">
        <w:rPr>
          <w:rFonts w:ascii="Times New Roman" w:hAnsi="Times New Roman" w:cs="Times New Roman"/>
          <w:sz w:val="24"/>
          <w:szCs w:val="24"/>
        </w:rPr>
        <w:t xml:space="preserve"> </w:t>
      </w:r>
      <w:r w:rsidR="0074309A">
        <w:rPr>
          <w:rFonts w:ascii="Times New Roman" w:hAnsi="Times New Roman" w:cs="Times New Roman"/>
          <w:sz w:val="24"/>
          <w:szCs w:val="24"/>
        </w:rPr>
        <w:t xml:space="preserve">how </w:t>
      </w:r>
      <w:r w:rsidR="00890B61">
        <w:rPr>
          <w:rFonts w:ascii="Times New Roman" w:hAnsi="Times New Roman" w:cs="Times New Roman"/>
          <w:sz w:val="24"/>
          <w:szCs w:val="24"/>
        </w:rPr>
        <w:t>forest bird</w:t>
      </w:r>
      <w:r w:rsidR="00890B61" w:rsidRPr="003E74BF">
        <w:rPr>
          <w:rFonts w:ascii="Times New Roman" w:hAnsi="Times New Roman" w:cs="Times New Roman"/>
          <w:sz w:val="24"/>
          <w:szCs w:val="24"/>
        </w:rPr>
        <w:t xml:space="preserve"> communities</w:t>
      </w:r>
      <w:r w:rsidR="00890B61">
        <w:rPr>
          <w:rFonts w:ascii="Times New Roman" w:hAnsi="Times New Roman" w:cs="Times New Roman"/>
          <w:sz w:val="24"/>
          <w:szCs w:val="24"/>
        </w:rPr>
        <w:t xml:space="preserve"> </w:t>
      </w:r>
      <w:r w:rsidR="0074309A">
        <w:rPr>
          <w:rFonts w:ascii="Times New Roman" w:hAnsi="Times New Roman" w:cs="Times New Roman"/>
          <w:sz w:val="24"/>
          <w:szCs w:val="24"/>
        </w:rPr>
        <w:t>are affected by</w:t>
      </w:r>
      <w:r w:rsidR="00717D65">
        <w:rPr>
          <w:rFonts w:ascii="Times New Roman" w:hAnsi="Times New Roman" w:cs="Times New Roman"/>
          <w:sz w:val="24"/>
          <w:szCs w:val="24"/>
        </w:rPr>
        <w:t xml:space="preserve"> climate factors </w:t>
      </w:r>
      <w:r w:rsidR="00890B61">
        <w:rPr>
          <w:rFonts w:ascii="Times New Roman" w:hAnsi="Times New Roman" w:cs="Times New Roman"/>
          <w:sz w:val="24"/>
          <w:szCs w:val="24"/>
        </w:rPr>
        <w:t xml:space="preserve">and explore additional temporal trend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lastRenderedPageBreak/>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1DFE4B1B"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relationships with climate factors </w:t>
      </w:r>
      <w:r w:rsidR="00EE768A">
        <w:rPr>
          <w:rFonts w:ascii="Times New Roman" w:hAnsi="Times New Roman" w:cs="Times New Roman"/>
          <w:sz w:val="24"/>
          <w:szCs w:val="24"/>
        </w:rPr>
        <w:t xml:space="preserve">and </w:t>
      </w:r>
      <w:r w:rsidR="00EE768A">
        <w:rPr>
          <w:rFonts w:ascii="Times New Roman" w:hAnsi="Times New Roman" w:cs="Times New Roman"/>
          <w:sz w:val="24"/>
          <w:szCs w:val="24"/>
        </w:rPr>
        <w:t>long-term temporal trends</w:t>
      </w:r>
      <w:r w:rsidR="00EE768A">
        <w:rPr>
          <w:rFonts w:ascii="Times New Roman" w:hAnsi="Times New Roman" w:cs="Times New Roman"/>
          <w:sz w:val="24"/>
          <w:szCs w:val="24"/>
        </w:rPr>
        <w:t xml:space="preserve">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xml:space="preserve">. The forest has remained uncut since the early 1900s, but periodic severe weather events, such as ice storms, contribute to heterogeneity in vegetation </w:t>
      </w:r>
      <w:r w:rsidR="0033391A" w:rsidRPr="00F72F13">
        <w:rPr>
          <w:rFonts w:ascii="Times New Roman" w:hAnsi="Times New Roman" w:cs="Times New Roman"/>
          <w:sz w:val="24"/>
          <w:szCs w:val="24"/>
        </w:rPr>
        <w:lastRenderedPageBreak/>
        <w:t>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 xml:space="preserve">I enacted </w:t>
      </w:r>
      <w:r w:rsidR="00BC2D1C">
        <w:rPr>
          <w:rFonts w:ascii="Times New Roman" w:hAnsi="Times New Roman" w:cs="Times New Roman"/>
          <w:sz w:val="24"/>
          <w:szCs w:val="24"/>
        </w:rPr>
        <w:lastRenderedPageBreak/>
        <w:t>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 xml:space="preserve">a single </w:t>
      </w:r>
      <w:r>
        <w:rPr>
          <w:rFonts w:ascii="Times New Roman" w:hAnsi="Times New Roman" w:cs="Times New Roman"/>
          <w:sz w:val="24"/>
          <w:szCs w:val="24"/>
        </w:rPr>
        <w:lastRenderedPageBreak/>
        <w:t>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8"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total 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 xml:space="preserve">(Jin et al. </w:t>
      </w:r>
      <w:r w:rsidR="006A5D5D" w:rsidRPr="00671020">
        <w:rPr>
          <w:rFonts w:ascii="Times New Roman" w:hAnsi="Times New Roman" w:cs="Times New Roman"/>
          <w:noProof/>
          <w:sz w:val="24"/>
        </w:rPr>
        <w:lastRenderedPageBreak/>
        <w:t>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8"/>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 xml:space="preserve">ranged from 2 minutes to 5 minutes, </w:t>
      </w:r>
      <w:r w:rsidR="00CA4D9C">
        <w:rPr>
          <w:rFonts w:ascii="Times New Roman" w:hAnsi="Times New Roman" w:cs="Times New Roman"/>
          <w:sz w:val="24"/>
          <w:szCs w:val="24"/>
        </w:rPr>
        <w:lastRenderedPageBreak/>
        <w:t>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 xml:space="preserve">current precipitation, previous </w:t>
      </w:r>
      <w:r w:rsidR="00507DF0">
        <w:rPr>
          <w:rFonts w:ascii="Times New Roman" w:hAnsi="Times New Roman" w:cs="Times New Roman"/>
          <w:sz w:val="24"/>
          <w:szCs w:val="24"/>
        </w:rPr>
        <w:lastRenderedPageBreak/>
        <w:t>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7156B610" w14:textId="77777777" w:rsidR="0072095B" w:rsidRDefault="0072095B" w:rsidP="0072095B">
      <w:pPr>
        <w:spacing w:line="276" w:lineRule="auto"/>
        <w:rPr>
          <w:rFonts w:ascii="Times New Roman" w:hAnsi="Times New Roman" w:cs="Times New Roman"/>
          <w:b/>
          <w:bCs/>
          <w:sz w:val="24"/>
          <w:szCs w:val="24"/>
        </w:rPr>
      </w:pPr>
      <w:commentRangeStart w:id="9"/>
      <w:r w:rsidRPr="000E7043">
        <w:rPr>
          <w:rFonts w:ascii="Times New Roman" w:hAnsi="Times New Roman" w:cs="Times New Roman"/>
          <w:b/>
          <w:bCs/>
          <w:sz w:val="24"/>
          <w:szCs w:val="24"/>
          <w:highlight w:val="green"/>
        </w:rPr>
        <w:t>RESULTS</w:t>
      </w:r>
      <w:commentRangeEnd w:id="9"/>
      <w:r w:rsidRPr="000E7043">
        <w:rPr>
          <w:rStyle w:val="CommentReference"/>
          <w:highlight w:val="green"/>
        </w:rPr>
        <w:commentReference w:id="9"/>
      </w:r>
    </w:p>
    <w:p w14:paraId="26938896"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I derived detection-corrected overall species richness and guild richness from the single hierarchical community model, and then I ran 3,000 generalized linear mixed effects models to </w:t>
      </w:r>
      <w:r w:rsidRPr="00916F5B">
        <w:rPr>
          <w:rFonts w:ascii="Times New Roman" w:hAnsi="Times New Roman" w:cs="Times New Roman"/>
          <w:sz w:val="24"/>
          <w:szCs w:val="24"/>
        </w:rPr>
        <w:lastRenderedPageBreak/>
        <w:t>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zero) (Table 3). Dominant forest type and proportion of forest within 1 km were included to control for their known effects and were important for all 4 guild designations but not overall species richness (for which only proportion of forest was important).</w:t>
      </w:r>
    </w:p>
    <w:p w14:paraId="04EBB73D"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 yellow-bellied flycatcher, worm-eating warbler, and Canada warbler) to 9 (for ovenbird) (Table 3). Aspect, TPI, dominant forest type, and proportion of forest within 1 km were included to control for their known effects and at least one was important for all focal forest songbird species, although the forest variables tended to be more frequently important than the topographical variables.</w:t>
      </w:r>
    </w:p>
    <w:p w14:paraId="61E16358"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erature</w:t>
      </w:r>
    </w:p>
    <w:p w14:paraId="1EAD0C0D"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temperature variables (Table 3),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6FB4037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The importance, effect sizes, and linear relationships of the 2 temperature variables varied by guild designation (Table 3),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and general guild richness and all of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otal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mean effect size on the north guild species. For all guilds and most focal species (N = 14), the effect size of SD temperature was lower than that of mean temperature. Both north and south </w:t>
      </w:r>
      <w:r w:rsidRPr="00916F5B">
        <w:rPr>
          <w:rFonts w:ascii="Times New Roman" w:hAnsi="Times New Roman" w:cs="Times New Roman"/>
          <w:sz w:val="24"/>
          <w:szCs w:val="24"/>
        </w:rPr>
        <w:lastRenderedPageBreak/>
        <w:t xml:space="preserve">guild richness had negative linear relationships with SD temperature, but the relationships with individual focal species within each guild designation tended to vary in direction. </w:t>
      </w:r>
    </w:p>
    <w:p w14:paraId="67F60E00"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precipitation</w:t>
      </w:r>
    </w:p>
    <w:p w14:paraId="6583F622"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precipitation variables (Table 3),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temperature had a lower effect size than previous precipitation on overall species richness and lower mean effect size on the focal species.</w:t>
      </w:r>
    </w:p>
    <w:p w14:paraId="128651E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The importance, effect sizes, and linear relationships of the 2 precipitation variables varied by guild designation (Table 3),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46015680"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w:t>
      </w:r>
      <w:r w:rsidRPr="00916F5B">
        <w:rPr>
          <w:rFonts w:ascii="Times New Roman" w:hAnsi="Times New Roman" w:cs="Times New Roman"/>
          <w:sz w:val="24"/>
          <w:szCs w:val="24"/>
        </w:rPr>
        <w:lastRenderedPageBreak/>
        <w:t>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3C6033D5"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oral trends</w:t>
      </w:r>
    </w:p>
    <w:p w14:paraId="51B14938"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Looking at the marginal effects of year (Table 3),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the majority of the focal species.</w:t>
      </w:r>
    </w:p>
    <w:p w14:paraId="1952D731"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latitude</w:t>
      </w:r>
    </w:p>
    <w:p w14:paraId="1A16313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south guild richness, trailing guild richness, general guild richness, and certain focal forest songbird species had significant two-way interactions with SD temperature and latitude, with differences among the 4 guild designations.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south guild), blackburnian warbler (trailing guild), black-throated green warbler (trailing guild), veery (trailing guild), and American redstart (general guild).</w:t>
      </w:r>
    </w:p>
    <w:p w14:paraId="606AF095"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w:t>
      </w:r>
      <w:r w:rsidRPr="00916F5B">
        <w:rPr>
          <w:rFonts w:ascii="Times New Roman" w:hAnsi="Times New Roman" w:cs="Times New Roman"/>
          <w:sz w:val="24"/>
          <w:szCs w:val="24"/>
        </w:rPr>
        <w:lastRenderedPageBreak/>
        <w:t xml:space="preserve">insignificant or showed little change across latitudes.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worm-eating warbler, American redstart, and wood thrush had significant relationships with current precipitation in either the Northern or Southern Appalachians, while black-throated green warbler exhibited an increasingly stronger positive relationship going from the Northern to Southern Appalachians.</w:t>
      </w:r>
    </w:p>
    <w:p w14:paraId="019C69A9"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8E3097"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4 guild designations. The effect of year depended on latitude, such that: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and American redstart abundance followed the same temporal trends as their respective guild designations, while the 3 south guild species are all declining over time in the Central Appalachians but not the Southern Appalachians.</w:t>
      </w:r>
    </w:p>
    <w:p w14:paraId="31EAF38A"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elevation</w:t>
      </w:r>
    </w:p>
    <w:p w14:paraId="1D8DBC8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Overall species richness, south guild richness, trailing guild richness, general guild richness, and certain focal forest songbird species had significant two-way interactions with mean temperature and elevation, with differences among the guild designations.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w:t>
      </w:r>
      <w:r w:rsidRPr="00916F5B">
        <w:rPr>
          <w:rFonts w:ascii="Times New Roman" w:hAnsi="Times New Roman" w:cs="Times New Roman"/>
          <w:sz w:val="24"/>
          <w:szCs w:val="24"/>
        </w:rPr>
        <w:lastRenderedPageBreak/>
        <w:t>relationship going from lower to higher elevations. Some focal species followed similar trends as their guild designations, such as Acadian flycatcher (south guild) and blackburnian warbler (trailing guild),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6186D7F1"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south guild), blackburnian warbler (trailing guild), black-throated blue warbler (trailing guild), American redstart (general guild), and wood thrush (general guild).</w:t>
      </w:r>
    </w:p>
    <w:p w14:paraId="0D172247"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4B8ABC95"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w:t>
      </w:r>
      <w:r w:rsidRPr="00916F5B">
        <w:rPr>
          <w:rFonts w:ascii="Times New Roman" w:hAnsi="Times New Roman" w:cs="Times New Roman"/>
          <w:sz w:val="24"/>
          <w:szCs w:val="24"/>
        </w:rPr>
        <w:lastRenderedPageBreak/>
        <w:t xml:space="preserve">relationship at high elevations; and trailing guild richness had an increasingly weaker positive relationship going from lower to higher elevatio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24718236" w14:textId="77777777" w:rsidR="0072095B" w:rsidRPr="000E7043"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he effect of year depended on elevation, such that: overall species richness was declining over time at a slower rate in the mid elevations compared to low elevations and not changing at high elevations; south guild richness was declining and trailing richness as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w:t>
      </w:r>
      <w:r w:rsidRPr="000E7043">
        <w:rPr>
          <w:rFonts w:ascii="Times New Roman" w:hAnsi="Times New Roman" w:cs="Times New Roman"/>
          <w:sz w:val="24"/>
          <w:szCs w:val="24"/>
        </w:rPr>
        <w:t>designations.</w:t>
      </w:r>
    </w:p>
    <w:p w14:paraId="7CBA692C" w14:textId="77777777" w:rsidR="000E7043" w:rsidRPr="000E7043" w:rsidRDefault="000E7043" w:rsidP="000E7043">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 xml:space="preserve">Three-way interactions with latitude and </w:t>
      </w:r>
      <w:commentRangeStart w:id="10"/>
      <w:r w:rsidRPr="000E7043">
        <w:rPr>
          <w:rFonts w:ascii="Times New Roman" w:hAnsi="Times New Roman" w:cs="Times New Roman"/>
          <w:b/>
          <w:bCs/>
          <w:sz w:val="24"/>
          <w:szCs w:val="24"/>
          <w:highlight w:val="green"/>
        </w:rPr>
        <w:t>elevation</w:t>
      </w:r>
      <w:commentRangeEnd w:id="10"/>
      <w:r w:rsidRPr="000E7043">
        <w:rPr>
          <w:rStyle w:val="CommentReference"/>
          <w:highlight w:val="green"/>
        </w:rPr>
        <w:commentReference w:id="10"/>
      </w:r>
    </w:p>
    <w:p w14:paraId="1661B5B2"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SD temperature, latitude, and elevation, with differences among the 4 guild designations. The effect of SD temperature depended on both latitude and elevation,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 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the high elevations in the Northern, Central, and Southern Appalachians and at mid elevations in the Northern Appalachians, no relationship at low elevations in the Northern Appalachians and at mid elevations in the Central and Southern Appalachians, and positive relationships at the low elevations of the Central and Southern Appalachians. Most of the trailing guild species also showed varying relationships at different combinations of latitude and elevation, although there was little consistency in patterns among those species.</w:t>
      </w:r>
    </w:p>
    <w:p w14:paraId="3D84391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current precipitation, latitude, and elevation, with differences among the guild </w:t>
      </w:r>
      <w:r w:rsidRPr="000E7043">
        <w:rPr>
          <w:rFonts w:ascii="Times New Roman" w:hAnsi="Times New Roman" w:cs="Times New Roman"/>
          <w:sz w:val="24"/>
          <w:szCs w:val="24"/>
        </w:rPr>
        <w:lastRenderedPageBreak/>
        <w:t>designations.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s direction at a certain elevation and latitude combination.</w:t>
      </w:r>
    </w:p>
    <w:p w14:paraId="14900A5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previous precipitation, latitude, and elevation, with minor differences among the 4 guild designations. The effect of previous precipitation depended on both latitude and elevation, with increasingly weaker positive or stronger negative relationships with overall species richness, north guild richness, trailing guild richness, and general guild richness going from lower to higher elevations and northern to southern latitudes. </w:t>
      </w:r>
      <w:proofErr w:type="spellStart"/>
      <w:r w:rsidRPr="000E7043">
        <w:rPr>
          <w:rFonts w:ascii="Times New Roman" w:hAnsi="Times New Roman" w:cs="Times New Roman"/>
          <w:sz w:val="24"/>
          <w:szCs w:val="24"/>
        </w:rPr>
        <w:t>Swainson’s</w:t>
      </w:r>
      <w:proofErr w:type="spellEnd"/>
      <w:r w:rsidRPr="000E7043">
        <w:rPr>
          <w:rFonts w:ascii="Times New Roman" w:hAnsi="Times New Roman" w:cs="Times New Roman"/>
          <w:sz w:val="24"/>
          <w:szCs w:val="24"/>
        </w:rPr>
        <w:t xml:space="preserve"> thrush, black-throated green warbler, black-throated blue warbler, American redstart, and ovenbird followed a similar overall pattern.</w:t>
      </w:r>
    </w:p>
    <w:p w14:paraId="74EA8326" w14:textId="77777777" w:rsid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guild designations. The effect of year depended on both latitude and elevation, such that: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w:t>
      </w:r>
      <w:proofErr w:type="spellStart"/>
      <w:r w:rsidRPr="000E7043">
        <w:rPr>
          <w:rFonts w:ascii="Times New Roman" w:hAnsi="Times New Roman" w:cs="Times New Roman"/>
          <w:sz w:val="24"/>
          <w:szCs w:val="24"/>
        </w:rPr>
        <w:t>parula</w:t>
      </w:r>
      <w:proofErr w:type="spellEnd"/>
      <w:r w:rsidRPr="000E7043">
        <w:rPr>
          <w:rFonts w:ascii="Times New Roman" w:hAnsi="Times New Roman" w:cs="Times New Roman"/>
          <w:sz w:val="24"/>
          <w:szCs w:val="24"/>
        </w:rPr>
        <w:t>, and wood thrush.</w:t>
      </w:r>
      <w:r>
        <w:rPr>
          <w:rFonts w:ascii="Times New Roman" w:hAnsi="Times New Roman" w:cs="Times New Roman"/>
          <w:sz w:val="24"/>
          <w:szCs w:val="24"/>
        </w:rPr>
        <w:t xml:space="preserve"> </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47B60321" w:rsidR="005F19A0"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Summary</w:t>
      </w:r>
    </w:p>
    <w:p w14:paraId="79FBC12D" w14:textId="04062CA2" w:rsidR="000B7AC9"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Was my hypothesis supported? (Is temperature important? Is precipitation important? Which was more important? Did relationships vary among guilds and were they mediated by both latitude and elevation?)</w:t>
      </w:r>
    </w:p>
    <w:p w14:paraId="7BEAE730" w14:textId="338FF476"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changing temperatures and precipitation amounts</w:t>
      </w:r>
      <w:r w:rsidR="005C199E">
        <w:rPr>
          <w:rFonts w:ascii="Times New Roman" w:hAnsi="Times New Roman" w:cs="Times New Roman"/>
          <w:sz w:val="24"/>
          <w:szCs w:val="24"/>
        </w:rPr>
        <w:t xml:space="preserve"> – if temperatures rise and precipitation increases or decreases, what may be the overall effect?</w:t>
      </w:r>
    </w:p>
    <w:p w14:paraId="40F1BBA6" w14:textId="0017BC2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temporal trends</w:t>
      </w:r>
    </w:p>
    <w:p w14:paraId="06423983" w14:textId="5D094684"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guild and why it matters</w:t>
      </w:r>
      <w:r w:rsidR="005C199E">
        <w:rPr>
          <w:rFonts w:ascii="Times New Roman" w:hAnsi="Times New Roman" w:cs="Times New Roman"/>
          <w:sz w:val="24"/>
          <w:szCs w:val="24"/>
        </w:rPr>
        <w:t xml:space="preserve"> – which guilds are at risk?</w:t>
      </w:r>
    </w:p>
    <w:p w14:paraId="3BE3E122" w14:textId="2BFC9A4F"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latitude and elevation, and why they matter</w:t>
      </w:r>
      <w:r w:rsidR="005C199E">
        <w:rPr>
          <w:rFonts w:ascii="Times New Roman" w:hAnsi="Times New Roman" w:cs="Times New Roman"/>
          <w:sz w:val="24"/>
          <w:szCs w:val="24"/>
        </w:rPr>
        <w:t xml:space="preserve"> – where are the different guilds most at risk?</w:t>
      </w:r>
    </w:p>
    <w:p w14:paraId="24EB517E" w14:textId="2E62168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servation implications for the Appalachian Mountains</w:t>
      </w:r>
    </w:p>
    <w:p w14:paraId="0EA1894E" w14:textId="77777777" w:rsidR="00156BD2" w:rsidRDefault="00156BD2" w:rsidP="005F19A0">
      <w:pPr>
        <w:spacing w:line="276" w:lineRule="auto"/>
        <w:rPr>
          <w:rFonts w:ascii="Times New Roman" w:hAnsi="Times New Roman" w:cs="Times New Roman"/>
          <w:sz w:val="24"/>
          <w:szCs w:val="24"/>
        </w:rPr>
      </w:pP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1"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xml:space="preserve">; variable type: </w:t>
            </w:r>
            <w:r>
              <w:rPr>
                <w:rFonts w:ascii="Times New Roman" w:hAnsi="Times New Roman" w:cs="Times New Roman"/>
                <w:sz w:val="24"/>
                <w:szCs w:val="24"/>
              </w:rPr>
              <w:lastRenderedPageBreak/>
              <w:t>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lastRenderedPageBreak/>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xml:space="preserve">, </w:t>
            </w:r>
            <w:r w:rsidRPr="00671020">
              <w:rPr>
                <w:rFonts w:ascii="Times New Roman" w:hAnsi="Times New Roman" w:cs="Times New Roman"/>
                <w:sz w:val="24"/>
              </w:rPr>
              <w:lastRenderedPageBreak/>
              <w:t>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lastRenderedPageBreak/>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lastRenderedPageBreak/>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lastRenderedPageBreak/>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lastRenderedPageBreak/>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PP</w:t>
            </w:r>
            <w:proofErr w:type="spellEnd"/>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PP</w:t>
            </w:r>
            <w:proofErr w:type="spellEnd"/>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1"/>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76A5BCB1" w:rsidR="00F65C1D" w:rsidRDefault="005866A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BB02A" wp14:editId="1B9DAFF5">
            <wp:extent cx="5943600" cy="8189562"/>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092D13AE" w:rsidR="0046088E" w:rsidRDefault="00486292"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ABA748" wp14:editId="33E261D6">
            <wp:extent cx="5943600" cy="8184964"/>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0D8E5A6F">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elevation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461.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609.1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06.7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27.3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546.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77.4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23T19:06:00Z" w:initials="h">
    <w:p w14:paraId="0130D9B1" w14:textId="77777777" w:rsidR="00DD5A82" w:rsidRDefault="00DD5A82" w:rsidP="00370FDE">
      <w:pPr>
        <w:pStyle w:val="CommentText"/>
      </w:pPr>
      <w:r>
        <w:rPr>
          <w:rStyle w:val="CommentReference"/>
        </w:rPr>
        <w:annotationRef/>
      </w:r>
      <w:r>
        <w:t>Figure out order of year, temperature, precipitation</w:t>
      </w:r>
    </w:p>
  </w:comment>
  <w:comment w:id="6" w:author="hlclipp@mix.wvu.edu" w:date="2023-02-08T15:55:00Z" w:initials="h">
    <w:p w14:paraId="57F4B9D6" w14:textId="6F906C6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7"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9" w:author="hlclipp@mix.wvu.edu" w:date="2023-02-24T12:36:00Z" w:initials="h">
    <w:p w14:paraId="319D228A" w14:textId="77777777" w:rsidR="0072095B" w:rsidRDefault="0072095B" w:rsidP="0072095B">
      <w:pPr>
        <w:pStyle w:val="CommentText"/>
      </w:pPr>
      <w:r>
        <w:rPr>
          <w:rStyle w:val="CommentReference"/>
        </w:rPr>
        <w:annotationRef/>
      </w:r>
      <w:r>
        <w:t>Add in references to Figures and Tables</w:t>
      </w:r>
    </w:p>
  </w:comment>
  <w:comment w:id="10" w:author="hlclipp@mix.wvu.edu" w:date="2023-02-23T19:04:00Z" w:initials="h">
    <w:p w14:paraId="63B64230" w14:textId="77777777" w:rsidR="000E7043" w:rsidRDefault="000E7043" w:rsidP="000E7043">
      <w:pPr>
        <w:pStyle w:val="CommentText"/>
      </w:pPr>
      <w:r>
        <w:rPr>
          <w:rStyle w:val="CommentReference"/>
        </w:rPr>
        <w:annotationRef/>
      </w:r>
      <w:r>
        <w:t>Confirm trends by looking at individual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0130D9B1" w15:paraIdParent="2044C12F" w15:done="0"/>
  <w15:commentEx w15:paraId="57F4B9D6" w15:done="0"/>
  <w15:commentEx w15:paraId="6B06B850" w15:paraIdParent="57F4B9D6" w15:done="0"/>
  <w15:commentEx w15:paraId="319D228A" w15:done="0"/>
  <w15:commentEx w15:paraId="63B64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A237A3" w16cex:dateUtc="2023-02-24T00:06:00Z"/>
  <w16cex:commentExtensible w16cex:durableId="278E4487" w16cex:dateUtc="2023-02-08T20:55:00Z"/>
  <w16cex:commentExtensible w16cex:durableId="278E44B6" w16cex:dateUtc="2023-02-08T20:56:00Z"/>
  <w16cex:commentExtensible w16cex:durableId="27A32DE5" w16cex:dateUtc="2023-02-24T17:36:00Z"/>
  <w16cex:commentExtensible w16cex:durableId="27A2373F" w16cex:dateUtc="2023-02-24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0130D9B1" w16cid:durableId="27A237A3"/>
  <w16cid:commentId w16cid:paraId="57F4B9D6" w16cid:durableId="278E4487"/>
  <w16cid:commentId w16cid:paraId="6B06B850" w16cid:durableId="278E44B6"/>
  <w16cid:commentId w16cid:paraId="319D228A" w16cid:durableId="27A32DE5"/>
  <w16cid:commentId w16cid:paraId="63B64230" w16cid:durableId="27A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32577" w14:textId="77777777" w:rsidR="003B442D" w:rsidRDefault="003B442D" w:rsidP="000948A3">
      <w:pPr>
        <w:spacing w:after="0" w:line="240" w:lineRule="auto"/>
      </w:pPr>
      <w:r>
        <w:separator/>
      </w:r>
    </w:p>
  </w:endnote>
  <w:endnote w:type="continuationSeparator" w:id="0">
    <w:p w14:paraId="46F089A9" w14:textId="77777777" w:rsidR="003B442D" w:rsidRDefault="003B442D"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4D7B3" w14:textId="77777777" w:rsidR="003B442D" w:rsidRDefault="003B442D" w:rsidP="000948A3">
      <w:pPr>
        <w:spacing w:after="0" w:line="240" w:lineRule="auto"/>
      </w:pPr>
      <w:r>
        <w:separator/>
      </w:r>
    </w:p>
  </w:footnote>
  <w:footnote w:type="continuationSeparator" w:id="0">
    <w:p w14:paraId="1A7A3CF1" w14:textId="77777777" w:rsidR="003B442D" w:rsidRDefault="003B442D"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202B"/>
    <w:rsid w:val="00043A36"/>
    <w:rsid w:val="00044EBD"/>
    <w:rsid w:val="00047016"/>
    <w:rsid w:val="00047F31"/>
    <w:rsid w:val="00051B7A"/>
    <w:rsid w:val="0005399B"/>
    <w:rsid w:val="00054182"/>
    <w:rsid w:val="00060331"/>
    <w:rsid w:val="0006121B"/>
    <w:rsid w:val="00066E85"/>
    <w:rsid w:val="00067CBE"/>
    <w:rsid w:val="00070AE1"/>
    <w:rsid w:val="00073866"/>
    <w:rsid w:val="00073FA2"/>
    <w:rsid w:val="00077C36"/>
    <w:rsid w:val="00080F5E"/>
    <w:rsid w:val="00081212"/>
    <w:rsid w:val="000816BA"/>
    <w:rsid w:val="000819D5"/>
    <w:rsid w:val="000828CD"/>
    <w:rsid w:val="0008353F"/>
    <w:rsid w:val="00083D74"/>
    <w:rsid w:val="00092F2C"/>
    <w:rsid w:val="0009337B"/>
    <w:rsid w:val="00093AC9"/>
    <w:rsid w:val="0009481B"/>
    <w:rsid w:val="000948A3"/>
    <w:rsid w:val="00095160"/>
    <w:rsid w:val="00095C6F"/>
    <w:rsid w:val="000962F3"/>
    <w:rsid w:val="00097F57"/>
    <w:rsid w:val="000A08A7"/>
    <w:rsid w:val="000A1FA9"/>
    <w:rsid w:val="000A240F"/>
    <w:rsid w:val="000A5ED2"/>
    <w:rsid w:val="000A643D"/>
    <w:rsid w:val="000B16A5"/>
    <w:rsid w:val="000B1E94"/>
    <w:rsid w:val="000B5B0D"/>
    <w:rsid w:val="000B5D39"/>
    <w:rsid w:val="000B66EA"/>
    <w:rsid w:val="000B69DB"/>
    <w:rsid w:val="000B7AC9"/>
    <w:rsid w:val="000C02AA"/>
    <w:rsid w:val="000C0E6B"/>
    <w:rsid w:val="000C5BA5"/>
    <w:rsid w:val="000C6D84"/>
    <w:rsid w:val="000D1A7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31C8"/>
    <w:rsid w:val="000F334C"/>
    <w:rsid w:val="000F77ED"/>
    <w:rsid w:val="00100E7B"/>
    <w:rsid w:val="00101338"/>
    <w:rsid w:val="00102AED"/>
    <w:rsid w:val="00102C44"/>
    <w:rsid w:val="00104015"/>
    <w:rsid w:val="001060FC"/>
    <w:rsid w:val="0010628B"/>
    <w:rsid w:val="001079EC"/>
    <w:rsid w:val="00112332"/>
    <w:rsid w:val="001134B0"/>
    <w:rsid w:val="001135DF"/>
    <w:rsid w:val="001144E4"/>
    <w:rsid w:val="001145FB"/>
    <w:rsid w:val="001152A9"/>
    <w:rsid w:val="00115F76"/>
    <w:rsid w:val="0011711B"/>
    <w:rsid w:val="00117563"/>
    <w:rsid w:val="001216F9"/>
    <w:rsid w:val="001217B5"/>
    <w:rsid w:val="00124164"/>
    <w:rsid w:val="00124792"/>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52AB"/>
    <w:rsid w:val="0025607E"/>
    <w:rsid w:val="00260EB5"/>
    <w:rsid w:val="00270DB9"/>
    <w:rsid w:val="002719C7"/>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A3E"/>
    <w:rsid w:val="00346D6F"/>
    <w:rsid w:val="003476F7"/>
    <w:rsid w:val="003510B5"/>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D0E36"/>
    <w:rsid w:val="003D2C56"/>
    <w:rsid w:val="003D36F2"/>
    <w:rsid w:val="003D46EE"/>
    <w:rsid w:val="003D59FA"/>
    <w:rsid w:val="003D6B3A"/>
    <w:rsid w:val="003E06B1"/>
    <w:rsid w:val="003E49CE"/>
    <w:rsid w:val="003E5643"/>
    <w:rsid w:val="003F0F04"/>
    <w:rsid w:val="003F3988"/>
    <w:rsid w:val="003F5A75"/>
    <w:rsid w:val="003F700F"/>
    <w:rsid w:val="004006CC"/>
    <w:rsid w:val="00400A7D"/>
    <w:rsid w:val="004033C1"/>
    <w:rsid w:val="00404268"/>
    <w:rsid w:val="00405FFA"/>
    <w:rsid w:val="0041091D"/>
    <w:rsid w:val="004136F6"/>
    <w:rsid w:val="00414137"/>
    <w:rsid w:val="00414A4B"/>
    <w:rsid w:val="00417FAA"/>
    <w:rsid w:val="0042189C"/>
    <w:rsid w:val="004222D3"/>
    <w:rsid w:val="0042301F"/>
    <w:rsid w:val="00424205"/>
    <w:rsid w:val="00424D62"/>
    <w:rsid w:val="00426ABE"/>
    <w:rsid w:val="0042772A"/>
    <w:rsid w:val="004310A9"/>
    <w:rsid w:val="004329F9"/>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EDE"/>
    <w:rsid w:val="00470FC1"/>
    <w:rsid w:val="00471C4C"/>
    <w:rsid w:val="004731BE"/>
    <w:rsid w:val="004733F6"/>
    <w:rsid w:val="0047460C"/>
    <w:rsid w:val="0047677B"/>
    <w:rsid w:val="00480458"/>
    <w:rsid w:val="00484AD3"/>
    <w:rsid w:val="00486292"/>
    <w:rsid w:val="004866C9"/>
    <w:rsid w:val="00486725"/>
    <w:rsid w:val="00486E09"/>
    <w:rsid w:val="00490555"/>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866A2"/>
    <w:rsid w:val="00592B3C"/>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0001"/>
    <w:rsid w:val="0065153E"/>
    <w:rsid w:val="006569FA"/>
    <w:rsid w:val="00657B58"/>
    <w:rsid w:val="00660C77"/>
    <w:rsid w:val="00660E50"/>
    <w:rsid w:val="00662CB2"/>
    <w:rsid w:val="00663B48"/>
    <w:rsid w:val="00665FFB"/>
    <w:rsid w:val="0066720E"/>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C1D"/>
    <w:rsid w:val="00740581"/>
    <w:rsid w:val="0074309A"/>
    <w:rsid w:val="007431EF"/>
    <w:rsid w:val="00745102"/>
    <w:rsid w:val="00745522"/>
    <w:rsid w:val="00745992"/>
    <w:rsid w:val="00747ADD"/>
    <w:rsid w:val="007578BB"/>
    <w:rsid w:val="00757A06"/>
    <w:rsid w:val="0076054A"/>
    <w:rsid w:val="00761AFF"/>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358B"/>
    <w:rsid w:val="00834EC9"/>
    <w:rsid w:val="00835B03"/>
    <w:rsid w:val="00840EAC"/>
    <w:rsid w:val="008412FF"/>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5375"/>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1F5"/>
    <w:rsid w:val="00994437"/>
    <w:rsid w:val="00994593"/>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50460"/>
    <w:rsid w:val="00A50DC6"/>
    <w:rsid w:val="00A534AD"/>
    <w:rsid w:val="00A539B6"/>
    <w:rsid w:val="00A53FD7"/>
    <w:rsid w:val="00A55AF5"/>
    <w:rsid w:val="00A60519"/>
    <w:rsid w:val="00A60930"/>
    <w:rsid w:val="00A642C1"/>
    <w:rsid w:val="00A70765"/>
    <w:rsid w:val="00A7235D"/>
    <w:rsid w:val="00A72731"/>
    <w:rsid w:val="00A727A5"/>
    <w:rsid w:val="00A72D1C"/>
    <w:rsid w:val="00A73F25"/>
    <w:rsid w:val="00A7555F"/>
    <w:rsid w:val="00A77D11"/>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60BD"/>
    <w:rsid w:val="00B0663F"/>
    <w:rsid w:val="00B10422"/>
    <w:rsid w:val="00B11621"/>
    <w:rsid w:val="00B1497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545D4"/>
    <w:rsid w:val="00B57561"/>
    <w:rsid w:val="00B631B3"/>
    <w:rsid w:val="00B70BCB"/>
    <w:rsid w:val="00B76172"/>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7D3E"/>
    <w:rsid w:val="00C37E93"/>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AFF"/>
    <w:rsid w:val="00C81A65"/>
    <w:rsid w:val="00C820D1"/>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5D67"/>
    <w:rsid w:val="00D160DA"/>
    <w:rsid w:val="00D24F04"/>
    <w:rsid w:val="00D24F30"/>
    <w:rsid w:val="00D27793"/>
    <w:rsid w:val="00D30CC6"/>
    <w:rsid w:val="00D33486"/>
    <w:rsid w:val="00D33563"/>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700D8"/>
    <w:rsid w:val="00D730AB"/>
    <w:rsid w:val="00D74175"/>
    <w:rsid w:val="00D74B87"/>
    <w:rsid w:val="00D75539"/>
    <w:rsid w:val="00D7717F"/>
    <w:rsid w:val="00D81E00"/>
    <w:rsid w:val="00D82E1A"/>
    <w:rsid w:val="00D8516C"/>
    <w:rsid w:val="00D85AFF"/>
    <w:rsid w:val="00D8716A"/>
    <w:rsid w:val="00D87FFB"/>
    <w:rsid w:val="00D91B06"/>
    <w:rsid w:val="00D95157"/>
    <w:rsid w:val="00D95C38"/>
    <w:rsid w:val="00D9722C"/>
    <w:rsid w:val="00D97F58"/>
    <w:rsid w:val="00DA1EB7"/>
    <w:rsid w:val="00DA57F2"/>
    <w:rsid w:val="00DA59E3"/>
    <w:rsid w:val="00DA75D1"/>
    <w:rsid w:val="00DA77DC"/>
    <w:rsid w:val="00DB0DD2"/>
    <w:rsid w:val="00DB2914"/>
    <w:rsid w:val="00DB3576"/>
    <w:rsid w:val="00DB3DA6"/>
    <w:rsid w:val="00DB5103"/>
    <w:rsid w:val="00DB56B7"/>
    <w:rsid w:val="00DC1305"/>
    <w:rsid w:val="00DC1E2A"/>
    <w:rsid w:val="00DC39F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7194"/>
    <w:rsid w:val="00E006C3"/>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64891"/>
    <w:rsid w:val="00E741CE"/>
    <w:rsid w:val="00E80B3C"/>
    <w:rsid w:val="00E812F5"/>
    <w:rsid w:val="00E81EF0"/>
    <w:rsid w:val="00E824EB"/>
    <w:rsid w:val="00E83288"/>
    <w:rsid w:val="00E8541D"/>
    <w:rsid w:val="00E87A2A"/>
    <w:rsid w:val="00E93656"/>
    <w:rsid w:val="00E973A2"/>
    <w:rsid w:val="00E97602"/>
    <w:rsid w:val="00EA6D62"/>
    <w:rsid w:val="00EB2365"/>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63EB"/>
    <w:rsid w:val="00F11279"/>
    <w:rsid w:val="00F15A58"/>
    <w:rsid w:val="00F1717F"/>
    <w:rsid w:val="00F17CF4"/>
    <w:rsid w:val="00F202D4"/>
    <w:rsid w:val="00F22F55"/>
    <w:rsid w:val="00F2524B"/>
    <w:rsid w:val="00F25497"/>
    <w:rsid w:val="00F25B39"/>
    <w:rsid w:val="00F27AD5"/>
    <w:rsid w:val="00F3122B"/>
    <w:rsid w:val="00F31639"/>
    <w:rsid w:val="00F331B9"/>
    <w:rsid w:val="00F3461B"/>
    <w:rsid w:val="00F354E1"/>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4CCF"/>
    <w:rsid w:val="00F96F93"/>
    <w:rsid w:val="00FA01FD"/>
    <w:rsid w:val="00FA1392"/>
    <w:rsid w:val="00FA179E"/>
    <w:rsid w:val="00FA2D37"/>
    <w:rsid w:val="00FB0237"/>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FB8"/>
    <w:rsid w:val="00FD289C"/>
    <w:rsid w:val="00FD3E67"/>
    <w:rsid w:val="00FD4A00"/>
    <w:rsid w:val="00FD4C9D"/>
    <w:rsid w:val="00FD55B9"/>
    <w:rsid w:val="00FD570B"/>
    <w:rsid w:val="00FD7616"/>
    <w:rsid w:val="00FE1E81"/>
    <w:rsid w:val="00FE4E67"/>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1</TotalTime>
  <Pages>143</Pages>
  <Words>31240</Words>
  <Characters>178068</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17</cp:revision>
  <dcterms:created xsi:type="dcterms:W3CDTF">2022-12-14T18:39:00Z</dcterms:created>
  <dcterms:modified xsi:type="dcterms:W3CDTF">2023-02-24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